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DD456B"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DD456B"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DD456B"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DD456B"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DD456B"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DD456B"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DD456B"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DD456B"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DD456B"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DD456B"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DD456B"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7D35E75"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4DB4E724"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los elementos que </w:t>
      </w:r>
      <w:r w:rsidR="004F6C72">
        <w:t>brindaba</w:t>
      </w:r>
      <w:r w:rsidR="00726B97">
        <w:t xml:space="preserve">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DF74CD1"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5241F1"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778079DE"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bookmarkStart w:id="28" w:name="_GoBack"/>
      <w:bookmarkEnd w:id="28"/>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30AB2" w:rsidRPr="00225AEC" w:rsidRDefault="00C30AB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30AB2" w:rsidRPr="00225AEC" w:rsidRDefault="00C30AB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30AB2" w:rsidRPr="00225AEC" w:rsidRDefault="00C30AB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0AB2" w:rsidRPr="00225AEC" w:rsidRDefault="00C30AB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30AB2" w:rsidRPr="00225AEC" w:rsidRDefault="00C30AB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30AB2" w:rsidRPr="00225AEC" w:rsidRDefault="00C30AB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30AB2" w:rsidRPr="00225AEC" w:rsidRDefault="00C30AB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30AB2" w:rsidRPr="00225AEC" w:rsidRDefault="00C30AB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30AB2" w:rsidRPr="00225AEC" w:rsidRDefault="00C30AB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30AB2" w:rsidRPr="00225AEC" w:rsidRDefault="00C30AB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946BD1D"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1A5F5E57"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 xml:space="preserve">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3F45AB" w14:textId="77777777" w:rsidR="00DD456B" w:rsidRDefault="00DD456B" w:rsidP="00294A0E">
      <w:pPr>
        <w:spacing w:line="240" w:lineRule="auto"/>
      </w:pPr>
      <w:r>
        <w:separator/>
      </w:r>
    </w:p>
  </w:endnote>
  <w:endnote w:type="continuationSeparator" w:id="0">
    <w:p w14:paraId="05C38A77" w14:textId="77777777" w:rsidR="00DD456B" w:rsidRDefault="00DD456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C30AB2" w:rsidRDefault="00C30AB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C30AB2" w:rsidRDefault="00C30AB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C30AB2" w:rsidRDefault="00C30AB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028FE5" w14:textId="77777777" w:rsidR="00DD456B" w:rsidRDefault="00DD456B" w:rsidP="00294A0E">
      <w:pPr>
        <w:spacing w:line="240" w:lineRule="auto"/>
      </w:pPr>
      <w:r>
        <w:separator/>
      </w:r>
    </w:p>
  </w:footnote>
  <w:footnote w:type="continuationSeparator" w:id="0">
    <w:p w14:paraId="5207C978" w14:textId="77777777" w:rsidR="00DD456B" w:rsidRDefault="00DD456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332C33CD" w:rsidR="00C30AB2" w:rsidRDefault="00C30AB2">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C30AB2" w:rsidRDefault="00C30AB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C30AB2" w:rsidRDefault="00C30AB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0CC691F0" w:rsidR="00C30AB2" w:rsidRDefault="00C30AB2">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C30AB2" w:rsidRDefault="00C30AB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C30AB2" w:rsidRDefault="00C30AB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D16"/>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6FB"/>
    <w:rsid w:val="00272939"/>
    <w:rsid w:val="002729D4"/>
    <w:rsid w:val="00272DB2"/>
    <w:rsid w:val="0027380A"/>
    <w:rsid w:val="00274224"/>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53BC047-B027-45F5-A4C6-4CB61A808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1</TotalTime>
  <Pages>73</Pages>
  <Words>24483</Words>
  <Characters>134659</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422</cp:revision>
  <cp:lastPrinted>2019-06-02T21:58:00Z</cp:lastPrinted>
  <dcterms:created xsi:type="dcterms:W3CDTF">2019-06-02T21:14:00Z</dcterms:created>
  <dcterms:modified xsi:type="dcterms:W3CDTF">2020-06-19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